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57494F" w:rsidP="002F66BD">
      <w:pPr>
        <w:jc w:val="both"/>
      </w:pPr>
      <w:r w:rsidRPr="0057494F">
        <w:t>M N Dincy Dechamma</w:t>
      </w:r>
      <w:r w:rsidR="002F66BD">
        <w:t xml:space="preserve">, </w:t>
      </w:r>
    </w:p>
    <w:p w:rsidR="0057494F" w:rsidRDefault="0057494F" w:rsidP="002F66BD">
      <w:pPr>
        <w:jc w:val="both"/>
      </w:pPr>
      <w:r w:rsidRPr="0057494F">
        <w:t>Assistant Manager</w:t>
      </w:r>
      <w:r>
        <w:t xml:space="preserve">, </w:t>
      </w:r>
      <w:r w:rsidRPr="0057494F">
        <w:t>Learning and Development</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r w:rsidRPr="00864E54">
        <w:fldChar w:fldCharType="begin"/>
      </w:r>
      <w:r w:rsidR="00A744FE" w:rsidRPr="009D35D3">
        <w:instrText xml:space="preserve"> TOC \o "1-3" \h \z \u </w:instrText>
      </w:r>
      <w:r w:rsidRPr="00864E54">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864E54">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864E54">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864E54">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864E54">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864E54">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864E54"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864E54">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864E54">
        <w:fldChar w:fldCharType="separate"/>
      </w:r>
      <w:r w:rsidRPr="007519C9">
        <w:rPr>
          <w:noProof/>
        </w:rPr>
        <w:t>(Huang et al., 2021)</w:t>
      </w:r>
      <w:r w:rsidR="00864E54">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864E54">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864E54">
        <w:rPr>
          <w:rFonts w:eastAsia="Calibri"/>
          <w:lang w:val="en-US" w:eastAsia="en-US"/>
        </w:rPr>
        <w:fldChar w:fldCharType="separate"/>
      </w:r>
      <w:r w:rsidRPr="007519C9">
        <w:rPr>
          <w:rFonts w:eastAsia="Calibri"/>
          <w:noProof/>
          <w:lang w:val="en-US" w:eastAsia="en-US"/>
        </w:rPr>
        <w:t>(Shah et al., 2019)</w:t>
      </w:r>
      <w:r w:rsidR="00864E54">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864E54">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864E54">
        <w:fldChar w:fldCharType="separate"/>
      </w:r>
      <w:r w:rsidR="00F84876" w:rsidRPr="007519C9">
        <w:rPr>
          <w:noProof/>
        </w:rPr>
        <w:t>(Sonkiya et al., 2021)</w:t>
      </w:r>
      <w:r w:rsidR="00864E54">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864E54">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864E54">
        <w:fldChar w:fldCharType="separate"/>
      </w:r>
      <w:r w:rsidR="00F84876" w:rsidRPr="00A07732">
        <w:rPr>
          <w:noProof/>
        </w:rPr>
        <w:t>(Rouf et al., 2021)</w:t>
      </w:r>
      <w:r w:rsidR="00864E54">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864E54">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864E54">
        <w:rPr>
          <w:color w:val="202020"/>
          <w:shd w:val="clear" w:color="auto" w:fill="FFFFFF"/>
        </w:rPr>
        <w:fldChar w:fldCharType="separate"/>
      </w:r>
      <w:r w:rsidRPr="00175CC6">
        <w:rPr>
          <w:noProof/>
          <w:color w:val="202020"/>
          <w:shd w:val="clear" w:color="auto" w:fill="FFFFFF"/>
        </w:rPr>
        <w:t>(Cornellius Yudha Wijaya, 2021)</w:t>
      </w:r>
      <w:r w:rsidR="00864E54">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864E54">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864E54">
        <w:rPr>
          <w:rFonts w:cstheme="minorHAnsi"/>
          <w:sz w:val="16"/>
          <w:szCs w:val="16"/>
        </w:rPr>
        <w:fldChar w:fldCharType="separate"/>
      </w:r>
      <w:r w:rsidR="00570F87" w:rsidRPr="00570F87">
        <w:rPr>
          <w:rFonts w:cstheme="minorHAnsi"/>
          <w:noProof/>
          <w:sz w:val="16"/>
          <w:szCs w:val="16"/>
        </w:rPr>
        <w:t>(Cornellius Yudha Wijaya, 2021)</w:t>
      </w:r>
      <w:r w:rsidR="00864E54">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864E54">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864E54">
        <w:rPr>
          <w:rStyle w:val="Heading2Char"/>
          <w:b w:val="0"/>
          <w:bCs w:val="0"/>
          <w:sz w:val="16"/>
          <w:szCs w:val="16"/>
        </w:rPr>
        <w:fldChar w:fldCharType="separate"/>
      </w:r>
      <w:r w:rsidR="001225C9" w:rsidRPr="001225C9">
        <w:rPr>
          <w:rStyle w:val="Heading2Char"/>
          <w:b w:val="0"/>
          <w:bCs w:val="0"/>
          <w:noProof/>
          <w:sz w:val="16"/>
          <w:szCs w:val="16"/>
        </w:rPr>
        <w:t>(moneycontrol, 2023)</w:t>
      </w:r>
      <w:r w:rsidR="00864E54">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864E54">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864E54">
        <w:fldChar w:fldCharType="separate"/>
      </w:r>
      <w:r w:rsidR="001225C9" w:rsidRPr="001225C9">
        <w:rPr>
          <w:noProof/>
        </w:rPr>
        <w:t>(moneycontrol, 2023)</w:t>
      </w:r>
      <w:r w:rsidR="00864E54">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864E54">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864E54">
        <w:rPr>
          <w:b/>
          <w:bCs/>
        </w:rPr>
        <w:fldChar w:fldCharType="separate"/>
      </w:r>
      <w:r w:rsidR="001225C9" w:rsidRPr="001225C9">
        <w:rPr>
          <w:bCs/>
          <w:noProof/>
        </w:rPr>
        <w:t>(moneycontrol, 2023)</w:t>
      </w:r>
      <w:r w:rsidR="00864E54">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592455" w:rsidP="00A25E2C">
            <w:pPr>
              <w:jc w:val="both"/>
              <w:rPr>
                <w:b/>
                <w:bCs/>
                <w:sz w:val="16"/>
                <w:szCs w:val="16"/>
                <w:lang w:val="en-US"/>
              </w:rPr>
            </w:pPr>
            <w:r>
              <w:rPr>
                <w:b/>
                <w:bCs/>
                <w:sz w:val="16"/>
                <w:szCs w:val="16"/>
                <w:lang w:val="en-US"/>
              </w:rPr>
              <w:t>precision-0.91</w:t>
            </w:r>
          </w:p>
          <w:p w:rsidR="00F14929" w:rsidRPr="006E19EA" w:rsidRDefault="00592455" w:rsidP="00A25E2C">
            <w:pPr>
              <w:jc w:val="both"/>
              <w:rPr>
                <w:b/>
                <w:bCs/>
                <w:sz w:val="16"/>
                <w:szCs w:val="16"/>
                <w:lang w:val="en-US"/>
              </w:rPr>
            </w:pPr>
            <w:r>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w:t>
            </w:r>
            <w:r w:rsidR="00592455">
              <w:rPr>
                <w:b/>
                <w:bCs/>
                <w:sz w:val="16"/>
                <w:szCs w:val="16"/>
                <w:lang w:val="en-US"/>
              </w:rPr>
              <w:t>90</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592455" w:rsidP="00A25E2C">
            <w:pPr>
              <w:jc w:val="both"/>
              <w:rPr>
                <w:sz w:val="16"/>
                <w:szCs w:val="16"/>
                <w:lang w:val="en-US"/>
              </w:rPr>
            </w:pPr>
            <w:r>
              <w:rPr>
                <w:sz w:val="16"/>
                <w:szCs w:val="16"/>
                <w:lang w:val="en-US"/>
              </w:rPr>
              <w:t>precision-0.79</w:t>
            </w:r>
          </w:p>
          <w:p w:rsidR="00F14929" w:rsidRPr="006E19EA" w:rsidRDefault="00592455" w:rsidP="00A25E2C">
            <w:pPr>
              <w:jc w:val="both"/>
              <w:rPr>
                <w:sz w:val="16"/>
                <w:szCs w:val="16"/>
                <w:lang w:val="en-US"/>
              </w:rPr>
            </w:pPr>
            <w:r>
              <w:rPr>
                <w:sz w:val="16"/>
                <w:szCs w:val="16"/>
                <w:lang w:val="en-US"/>
              </w:rPr>
              <w:t>recall-0.46</w:t>
            </w:r>
          </w:p>
          <w:p w:rsidR="00F14929" w:rsidRPr="006E19EA" w:rsidRDefault="00592455" w:rsidP="00A25E2C">
            <w:pPr>
              <w:jc w:val="both"/>
              <w:rPr>
                <w:sz w:val="16"/>
                <w:szCs w:val="16"/>
                <w:lang w:val="en-US"/>
              </w:rPr>
            </w:pPr>
            <w:r>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592455" w:rsidP="00A25E2C">
            <w:pPr>
              <w:jc w:val="both"/>
              <w:rPr>
                <w:sz w:val="16"/>
                <w:szCs w:val="16"/>
                <w:lang w:val="en-US"/>
              </w:rPr>
            </w:pPr>
            <w:r>
              <w:rPr>
                <w:sz w:val="16"/>
                <w:szCs w:val="16"/>
                <w:lang w:val="en-US"/>
              </w:rPr>
              <w:t>precision-0.87</w:t>
            </w:r>
          </w:p>
          <w:p w:rsidR="00F14929" w:rsidRPr="006E19EA" w:rsidRDefault="00592455" w:rsidP="00A25E2C">
            <w:pPr>
              <w:jc w:val="both"/>
              <w:rPr>
                <w:sz w:val="16"/>
                <w:szCs w:val="16"/>
                <w:lang w:val="en-US"/>
              </w:rPr>
            </w:pPr>
            <w:r>
              <w:rPr>
                <w:sz w:val="16"/>
                <w:szCs w:val="16"/>
                <w:lang w:val="en-US"/>
              </w:rPr>
              <w:t>recall-0.55</w:t>
            </w:r>
          </w:p>
          <w:p w:rsidR="00F14929" w:rsidRPr="006E19EA" w:rsidRDefault="00592455" w:rsidP="00A25E2C">
            <w:pPr>
              <w:jc w:val="both"/>
              <w:rPr>
                <w:sz w:val="16"/>
                <w:szCs w:val="16"/>
                <w:lang w:val="en-US"/>
              </w:rPr>
            </w:pPr>
            <w:r>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7F4A1D" w:rsidP="00A25E2C">
            <w:pPr>
              <w:jc w:val="both"/>
              <w:rPr>
                <w:sz w:val="16"/>
                <w:szCs w:val="16"/>
                <w:lang w:val="en-US"/>
              </w:rPr>
            </w:pPr>
            <w:r>
              <w:rPr>
                <w:sz w:val="16"/>
                <w:szCs w:val="16"/>
                <w:lang w:val="en-US"/>
              </w:rPr>
              <w:t>precision-0.89</w:t>
            </w:r>
          </w:p>
          <w:p w:rsidR="00F14929" w:rsidRPr="006E19EA" w:rsidRDefault="007F4A1D" w:rsidP="00A25E2C">
            <w:pPr>
              <w:jc w:val="both"/>
              <w:rPr>
                <w:sz w:val="16"/>
                <w:szCs w:val="16"/>
                <w:lang w:val="en-US"/>
              </w:rPr>
            </w:pPr>
            <w:r>
              <w:rPr>
                <w:sz w:val="16"/>
                <w:szCs w:val="16"/>
                <w:lang w:val="en-US"/>
              </w:rPr>
              <w:t>recall-0.50</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w:t>
            </w:r>
            <w:r w:rsidR="007F4A1D">
              <w:rPr>
                <w:sz w:val="16"/>
                <w:szCs w:val="16"/>
                <w:lang w:val="en-US"/>
              </w:rPr>
              <w:t>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2F59DA" w:rsidP="00A25E2C">
            <w:pPr>
              <w:jc w:val="both"/>
              <w:rPr>
                <w:b/>
                <w:bCs/>
                <w:sz w:val="16"/>
                <w:szCs w:val="16"/>
                <w:lang w:val="en-US"/>
              </w:rPr>
            </w:pPr>
            <w:r>
              <w:rPr>
                <w:b/>
                <w:bCs/>
                <w:sz w:val="16"/>
                <w:szCs w:val="16"/>
                <w:lang w:val="en-US"/>
              </w:rPr>
              <w:t>recall-0.90</w:t>
            </w:r>
          </w:p>
          <w:p w:rsidR="00F14929" w:rsidRPr="006E19EA" w:rsidRDefault="00F14929" w:rsidP="00A25E2C">
            <w:pPr>
              <w:jc w:val="both"/>
              <w:rPr>
                <w:b/>
                <w:bCs/>
                <w:sz w:val="16"/>
                <w:szCs w:val="16"/>
                <w:lang w:val="en-US"/>
              </w:rPr>
            </w:pPr>
            <w:r w:rsidRPr="006E19EA">
              <w:rPr>
                <w:b/>
                <w:bCs/>
                <w:sz w:val="16"/>
                <w:szCs w:val="16"/>
                <w:lang w:val="en-US"/>
              </w:rPr>
              <w:t>accuracy-0.9</w:t>
            </w:r>
            <w:r w:rsidR="002F59DA">
              <w:rPr>
                <w:b/>
                <w:bCs/>
                <w:sz w:val="16"/>
                <w:szCs w:val="16"/>
                <w:lang w:val="en-US"/>
              </w:rPr>
              <w:t>3</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2F59DA" w:rsidP="00A25E2C">
            <w:pPr>
              <w:jc w:val="both"/>
              <w:rPr>
                <w:sz w:val="16"/>
                <w:szCs w:val="16"/>
                <w:lang w:val="en-US"/>
              </w:rPr>
            </w:pPr>
            <w:r>
              <w:rPr>
                <w:sz w:val="16"/>
                <w:szCs w:val="16"/>
                <w:lang w:val="en-US"/>
              </w:rPr>
              <w:t>precision-0.75</w:t>
            </w:r>
          </w:p>
          <w:p w:rsidR="00F14929" w:rsidRPr="006E19EA" w:rsidRDefault="002F59DA" w:rsidP="00A25E2C">
            <w:pPr>
              <w:jc w:val="both"/>
              <w:rPr>
                <w:sz w:val="16"/>
                <w:szCs w:val="16"/>
                <w:lang w:val="en-US"/>
              </w:rPr>
            </w:pPr>
            <w:r>
              <w:rPr>
                <w:sz w:val="16"/>
                <w:szCs w:val="16"/>
                <w:lang w:val="en-US"/>
              </w:rPr>
              <w:t>recall-0.62</w:t>
            </w:r>
          </w:p>
          <w:p w:rsidR="00F14929" w:rsidRPr="006E19EA" w:rsidRDefault="002F59DA" w:rsidP="00A25E2C">
            <w:pPr>
              <w:jc w:val="both"/>
              <w:rPr>
                <w:sz w:val="16"/>
                <w:szCs w:val="16"/>
                <w:lang w:val="en-US"/>
              </w:rPr>
            </w:pPr>
            <w:r>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2F59DA" w:rsidP="00A25E2C">
            <w:pPr>
              <w:jc w:val="both"/>
              <w:rPr>
                <w:sz w:val="16"/>
                <w:szCs w:val="16"/>
                <w:lang w:val="en-US"/>
              </w:rPr>
            </w:pPr>
            <w:r>
              <w:rPr>
                <w:sz w:val="16"/>
                <w:szCs w:val="16"/>
                <w:lang w:val="en-US"/>
              </w:rPr>
              <w:t>precision-0.8</w:t>
            </w:r>
            <w:r w:rsidR="00F60805">
              <w:rPr>
                <w:sz w:val="16"/>
                <w:szCs w:val="16"/>
                <w:lang w:val="en-US"/>
              </w:rPr>
              <w:t>5</w:t>
            </w:r>
          </w:p>
          <w:p w:rsidR="00F14929" w:rsidRPr="006E19EA" w:rsidRDefault="002F59DA" w:rsidP="00A25E2C">
            <w:pPr>
              <w:jc w:val="both"/>
              <w:rPr>
                <w:sz w:val="16"/>
                <w:szCs w:val="16"/>
                <w:lang w:val="en-US"/>
              </w:rPr>
            </w:pPr>
            <w:r>
              <w:rPr>
                <w:sz w:val="16"/>
                <w:szCs w:val="16"/>
                <w:lang w:val="en-US"/>
              </w:rPr>
              <w:t>recall-0.7</w:t>
            </w:r>
            <w:r w:rsidR="00F60805">
              <w:rPr>
                <w:sz w:val="16"/>
                <w:szCs w:val="16"/>
                <w:lang w:val="en-US"/>
              </w:rPr>
              <w:t>4</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w:t>
            </w:r>
            <w:r w:rsidR="002F59DA">
              <w:rPr>
                <w:sz w:val="16"/>
                <w:szCs w:val="16"/>
                <w:lang w:val="en-US"/>
              </w:rPr>
              <w:t>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60805" w:rsidP="00A25E2C">
            <w:pPr>
              <w:jc w:val="both"/>
              <w:rPr>
                <w:sz w:val="16"/>
                <w:szCs w:val="16"/>
                <w:lang w:val="en-US"/>
              </w:rPr>
            </w:pPr>
            <w:r>
              <w:rPr>
                <w:sz w:val="16"/>
                <w:szCs w:val="16"/>
                <w:lang w:val="en-US"/>
              </w:rPr>
              <w:t>precision-0.86</w:t>
            </w:r>
          </w:p>
          <w:p w:rsidR="00F14929" w:rsidRPr="006E19EA" w:rsidRDefault="00F14929" w:rsidP="00A25E2C">
            <w:pPr>
              <w:jc w:val="both"/>
              <w:rPr>
                <w:sz w:val="16"/>
                <w:szCs w:val="16"/>
                <w:lang w:val="en-US"/>
              </w:rPr>
            </w:pPr>
            <w:r w:rsidRPr="006E19EA">
              <w:rPr>
                <w:sz w:val="16"/>
                <w:szCs w:val="16"/>
                <w:lang w:val="en-US"/>
              </w:rPr>
              <w:t>recall-0</w:t>
            </w:r>
            <w:r w:rsidR="00F60805">
              <w:rPr>
                <w:sz w:val="16"/>
                <w:szCs w:val="16"/>
                <w:lang w:val="en-US"/>
              </w:rPr>
              <w:t>.75</w:t>
            </w:r>
          </w:p>
          <w:p w:rsidR="00F14929" w:rsidRPr="006E19EA" w:rsidRDefault="00206ABA" w:rsidP="00A25E2C">
            <w:pPr>
              <w:jc w:val="both"/>
              <w:rPr>
                <w:sz w:val="16"/>
                <w:szCs w:val="16"/>
                <w:lang w:val="en-US"/>
              </w:rPr>
            </w:pPr>
            <w:r>
              <w:rPr>
                <w:sz w:val="16"/>
                <w:szCs w:val="16"/>
                <w:lang w:val="en-US"/>
              </w:rPr>
              <w:t>a</w:t>
            </w:r>
            <w:r w:rsidR="00F60805">
              <w:rPr>
                <w:sz w:val="16"/>
                <w:szCs w:val="16"/>
                <w:lang w:val="en-US"/>
              </w:rPr>
              <w:t>ccuracy-0.8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5</w:t>
            </w:r>
          </w:p>
          <w:p w:rsidR="00EB37E4" w:rsidRPr="00BF38CA" w:rsidRDefault="00854CE0" w:rsidP="00A25E2C">
            <w:pPr>
              <w:jc w:val="both"/>
              <w:rPr>
                <w:sz w:val="16"/>
                <w:szCs w:val="16"/>
                <w:lang w:val="en-US"/>
              </w:rPr>
            </w:pPr>
            <w:r>
              <w:rPr>
                <w:sz w:val="16"/>
                <w:szCs w:val="16"/>
                <w:lang w:val="en-US"/>
              </w:rPr>
              <w:t>recall-0.74</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w:t>
            </w:r>
            <w:r w:rsidR="00854CE0">
              <w:rPr>
                <w:sz w:val="16"/>
                <w:szCs w:val="16"/>
                <w:lang w:val="en-US"/>
              </w:rPr>
              <w:t>0.8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6</w:t>
            </w:r>
          </w:p>
          <w:p w:rsidR="00EB37E4" w:rsidRPr="00BF38CA" w:rsidRDefault="00854CE0" w:rsidP="00A25E2C">
            <w:pPr>
              <w:jc w:val="both"/>
              <w:rPr>
                <w:sz w:val="16"/>
                <w:szCs w:val="16"/>
                <w:lang w:val="en-US"/>
              </w:rPr>
            </w:pPr>
            <w:r>
              <w:rPr>
                <w:sz w:val="16"/>
                <w:szCs w:val="16"/>
                <w:lang w:val="en-US"/>
              </w:rPr>
              <w:t>recall-0.7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w:t>
            </w:r>
            <w:r w:rsidR="00854CE0">
              <w:rPr>
                <w:sz w:val="16"/>
                <w:szCs w:val="16"/>
                <w:lang w:val="en-US"/>
              </w:rPr>
              <w:t>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8F6F66" w:rsidP="008F6F66">
      <w:pPr>
        <w:jc w:val="center"/>
        <w:rPr>
          <w:lang w:val="en-US"/>
        </w:rPr>
      </w:pPr>
      <w:r>
        <w:rPr>
          <w:noProof/>
          <w:lang w:val="en-US" w:eastAsia="en-US"/>
        </w:rPr>
        <w:drawing>
          <wp:inline distT="0" distB="0" distL="0" distR="0">
            <wp:extent cx="2139263" cy="1468044"/>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2150137" cy="1475506"/>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864E54"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864E54" w:rsidP="00B35547">
              <w:pPr>
                <w:widowControl w:val="0"/>
                <w:autoSpaceDE w:val="0"/>
                <w:autoSpaceDN w:val="0"/>
                <w:adjustRightInd w:val="0"/>
                <w:ind w:left="480" w:hanging="480"/>
              </w:pPr>
              <w:r>
                <w:fldChar w:fldCharType="end"/>
              </w:r>
            </w:p>
            <w:p w:rsidR="00CE2EFC" w:rsidRDefault="00864E54"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864E54"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7458" w:rsidRDefault="00137458" w:rsidP="00A744FE">
      <w:pPr>
        <w:spacing w:line="240" w:lineRule="auto"/>
      </w:pPr>
      <w:r>
        <w:separator/>
      </w:r>
    </w:p>
  </w:endnote>
  <w:endnote w:type="continuationSeparator" w:id="1">
    <w:p w:rsidR="00137458" w:rsidRDefault="00137458"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Footer"/>
      <w:jc w:val="right"/>
    </w:pPr>
  </w:p>
  <w:p w:rsidR="007F4A1D" w:rsidRDefault="007F4A1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Pr="00182B74" w:rsidRDefault="007F4A1D" w:rsidP="00CE2EFC">
    <w:pPr>
      <w:pStyle w:val="Footer"/>
      <w:jc w:val="right"/>
    </w:pPr>
    <w:r w:rsidRPr="00182B74">
      <w:t xml:space="preserve">Page </w:t>
    </w:r>
    <w:fldSimple w:instr=" PAGE  \* Arabic  \* MERGEFORMAT ">
      <w:r w:rsidR="0057494F">
        <w:rPr>
          <w:noProof/>
        </w:rPr>
        <w:t>49</w:t>
      </w:r>
    </w:fldSimple>
    <w:r w:rsidRPr="00182B74">
      <w:t xml:space="preserve"> of </w:t>
    </w:r>
    <w:fldSimple w:instr=" NUMPAGES  \* Arabic  \* MERGEFORMAT ">
      <w:r w:rsidR="0057494F">
        <w:rPr>
          <w:noProof/>
        </w:rPr>
        <w:t>49</w:t>
      </w:r>
    </w:fldSimple>
  </w:p>
  <w:p w:rsidR="007F4A1D" w:rsidRDefault="007F4A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7458" w:rsidRDefault="00137458" w:rsidP="00A744FE">
      <w:pPr>
        <w:spacing w:line="240" w:lineRule="auto"/>
      </w:pPr>
      <w:r>
        <w:separator/>
      </w:r>
    </w:p>
  </w:footnote>
  <w:footnote w:type="continuationSeparator" w:id="1">
    <w:p w:rsidR="00137458" w:rsidRDefault="00137458" w:rsidP="00A744FE">
      <w:pPr>
        <w:spacing w:line="240" w:lineRule="auto"/>
      </w:pPr>
      <w:r>
        <w:continuationSeparator/>
      </w:r>
    </w:p>
  </w:footnote>
  <w:footnote w:id="2">
    <w:p w:rsidR="007F4A1D" w:rsidRDefault="007F4A1D" w:rsidP="00A25E2C">
      <w:pPr>
        <w:pStyle w:val="FootnoteText"/>
      </w:pPr>
      <w:r w:rsidRPr="00A623C3">
        <w:rPr>
          <w:rStyle w:val="FootnoteReference"/>
        </w:rPr>
        <w:footnoteRef/>
      </w:r>
      <w:r>
        <w:t xml:space="preserve"> Turnitin report to be attached from the University. </w:t>
      </w:r>
    </w:p>
    <w:p w:rsidR="007F4A1D" w:rsidRDefault="007F4A1D" w:rsidP="00A25E2C">
      <w:pPr>
        <w:pStyle w:val="FootnoteText"/>
      </w:pPr>
    </w:p>
    <w:p w:rsidR="007F4A1D" w:rsidRDefault="007F4A1D" w:rsidP="00A25E2C">
      <w:pPr>
        <w:pStyle w:val="FootnoteText"/>
      </w:pPr>
    </w:p>
    <w:p w:rsidR="007F4A1D" w:rsidRDefault="007F4A1D" w:rsidP="00A25E2C">
      <w:pPr>
        <w:pStyle w:val="FootnoteText"/>
      </w:pPr>
    </w:p>
    <w:p w:rsidR="007F4A1D" w:rsidRDefault="007F4A1D" w:rsidP="00A25E2C">
      <w:pPr>
        <w:pStyle w:val="FootnoteText"/>
      </w:pPr>
    </w:p>
  </w:footnote>
  <w:footnote w:id="3">
    <w:p w:rsidR="007F4A1D" w:rsidRDefault="007F4A1D"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481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wsagHDbQBc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37458"/>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34B3"/>
    <w:rsid w:val="002C4FE0"/>
    <w:rsid w:val="002D21D8"/>
    <w:rsid w:val="002D5457"/>
    <w:rsid w:val="002E5B77"/>
    <w:rsid w:val="002F0824"/>
    <w:rsid w:val="002F53A3"/>
    <w:rsid w:val="002F59DA"/>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494F"/>
    <w:rsid w:val="00577144"/>
    <w:rsid w:val="00582A9A"/>
    <w:rsid w:val="00582B62"/>
    <w:rsid w:val="00592455"/>
    <w:rsid w:val="00593820"/>
    <w:rsid w:val="005947A5"/>
    <w:rsid w:val="005A27A2"/>
    <w:rsid w:val="005A4F93"/>
    <w:rsid w:val="005B04D6"/>
    <w:rsid w:val="005B05F8"/>
    <w:rsid w:val="005B0F43"/>
    <w:rsid w:val="005B5616"/>
    <w:rsid w:val="005D38E8"/>
    <w:rsid w:val="005F3313"/>
    <w:rsid w:val="00606FEB"/>
    <w:rsid w:val="00610867"/>
    <w:rsid w:val="00611DB3"/>
    <w:rsid w:val="00637817"/>
    <w:rsid w:val="00641802"/>
    <w:rsid w:val="00642984"/>
    <w:rsid w:val="00646ADE"/>
    <w:rsid w:val="0065361F"/>
    <w:rsid w:val="00671A7D"/>
    <w:rsid w:val="00681862"/>
    <w:rsid w:val="0068377A"/>
    <w:rsid w:val="006947E6"/>
    <w:rsid w:val="006A2935"/>
    <w:rsid w:val="006A73FF"/>
    <w:rsid w:val="006B2EB2"/>
    <w:rsid w:val="006B4115"/>
    <w:rsid w:val="006B703F"/>
    <w:rsid w:val="006C1FD0"/>
    <w:rsid w:val="006C243C"/>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7F4A1D"/>
    <w:rsid w:val="00800944"/>
    <w:rsid w:val="008048A8"/>
    <w:rsid w:val="008107C2"/>
    <w:rsid w:val="00816E1E"/>
    <w:rsid w:val="00820FEF"/>
    <w:rsid w:val="00824B2C"/>
    <w:rsid w:val="00826792"/>
    <w:rsid w:val="008321A4"/>
    <w:rsid w:val="008406B3"/>
    <w:rsid w:val="00854CE0"/>
    <w:rsid w:val="00860AF5"/>
    <w:rsid w:val="00864E54"/>
    <w:rsid w:val="008657DD"/>
    <w:rsid w:val="008735DF"/>
    <w:rsid w:val="008739D5"/>
    <w:rsid w:val="0088181B"/>
    <w:rsid w:val="00882FFD"/>
    <w:rsid w:val="00887E14"/>
    <w:rsid w:val="00891919"/>
    <w:rsid w:val="00895576"/>
    <w:rsid w:val="008A1247"/>
    <w:rsid w:val="008A5DA2"/>
    <w:rsid w:val="008A6A17"/>
    <w:rsid w:val="008B358F"/>
    <w:rsid w:val="008D2BD6"/>
    <w:rsid w:val="008E2414"/>
    <w:rsid w:val="008E26E5"/>
    <w:rsid w:val="008F5DBC"/>
    <w:rsid w:val="008F6F66"/>
    <w:rsid w:val="008F7A9F"/>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4769"/>
    <w:rsid w:val="009F6768"/>
    <w:rsid w:val="00A03691"/>
    <w:rsid w:val="00A03820"/>
    <w:rsid w:val="00A12078"/>
    <w:rsid w:val="00A25BB8"/>
    <w:rsid w:val="00A25E2C"/>
    <w:rsid w:val="00A3204B"/>
    <w:rsid w:val="00A32971"/>
    <w:rsid w:val="00A47D8D"/>
    <w:rsid w:val="00A5068A"/>
    <w:rsid w:val="00A53972"/>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05D3B"/>
    <w:rsid w:val="00F145AE"/>
    <w:rsid w:val="00F14929"/>
    <w:rsid w:val="00F14B6D"/>
    <w:rsid w:val="00F209BB"/>
    <w:rsid w:val="00F233DF"/>
    <w:rsid w:val="00F45C09"/>
    <w:rsid w:val="00F460F8"/>
    <w:rsid w:val="00F60805"/>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49</Pages>
  <Words>12601</Words>
  <Characters>7183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65</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39</cp:revision>
  <dcterms:created xsi:type="dcterms:W3CDTF">2023-03-06T06:12:00Z</dcterms:created>
  <dcterms:modified xsi:type="dcterms:W3CDTF">2023-03-1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